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5594B" w14:textId="579F6507" w:rsidR="00963EAF" w:rsidRDefault="00963EAF">
      <w:r>
        <w:fldChar w:fldCharType="begin" w:fldLock="1"/>
      </w:r>
      <w:r>
        <w:instrText>ADDIN CSL_CITATION {"citationItems":[{"id":"ITEM-1","itemData":{"author":[{"dropping-particle":"","family":"Muharor","given":"Muzaki","non-dropping-particle":"","parse-names":false,"suffix":""}],"id":"ITEM-1","issued":{"date-parts":[["0"]]},"title":"PENTINGNYA DESAIN PODUK DALAM INOVASI PRODUK","type":"article-journal"},"uris":["http://www.mendeley.com/documents/?uuid=99575b0a-85ee-4e87-9aa1-ae42d647d958"]}],"mendeley":{"formattedCitation":"(Muharor n.d.)","plainTextFormattedCitation":"(Muharor n.d.)","previouslyFormattedCitation":"(Muharor n.d.)"},"properties":{"noteIndex":0},"schema":"https://github.com/citation-style-language/schema/raw/master/csl-citation.json"}</w:instrText>
      </w:r>
      <w:r>
        <w:fldChar w:fldCharType="separate"/>
      </w:r>
      <w:r w:rsidRPr="00963EAF">
        <w:rPr>
          <w:noProof/>
        </w:rPr>
        <w:t>(Muharor n.d.)</w:t>
      </w:r>
      <w:r>
        <w:fldChar w:fldCharType="end"/>
      </w:r>
    </w:p>
    <w:p w14:paraId="18F39CDB" w14:textId="1237D61A" w:rsidR="008A74DB" w:rsidRDefault="008A74DB">
      <w:r>
        <w:fldChar w:fldCharType="begin" w:fldLock="1"/>
      </w:r>
      <w:r>
        <w:instrText>ADDIN CSL_CITATION {"citationItems":[{"id":"ITEM-1","itemData":{"abstract":"This study aims to give some answer for the problems experienced of low market share of Android OS smartphone with the object of research products in Indonesia Samsung Galaxy Series by testing the effect of product appeal, brand image and appeal of advertising on consumer buying interest netizen on this product. Samples in this study amounted to 100 people drawn from respondents netizen who lives in Semarang. By using multiple linear regression with the software SPSS for Windows version 16, obtained a result which buying interest in the brand image and appeal of advertising has a positive and significant impact on buying interest. From two independent variables, indicated that the appeal of advertising has the greatest influence. Therefore, the implications suggested in this study requires Samsung to further improve advertising in advance to have great appeal in the consumer's attention and then followed by an increase in the brand image of Samsung smartphone Galaxy Series.","author":[{"dropping-particle":"","family":"Prasetyani","given":"Indriyatri Rima","non-dropping-particle":"","parse-names":false,"suffix":""}],"id":"ITEM-1","issued":{"date-parts":[["2012"]]},"page":"13-19","title":"ANALISIS FAKTOR – FAKTOR YANG MEMPENGARUHI PERILAKU KONSUMEN NETIZEN TERHADAP MINAT BELI PRODUK SMARTPHONE SAMSUNG GALAXY SERIES (Studi pada netizen di kota Semarang)","type":"article-journal"},"uris":["http://www.mendeley.com/documents/?uuid=b1cf9301-8f57-4131-bf45-32cc30317f2e"]}],"mendeley":{"formattedCitation":"(Prasetyani 2012)","plainTextFormattedCitation":"(Prasetyani 2012)"},"properties":{"noteIndex":0},"schema":"https://github.com/citation-style-language/schema/raw/master/csl-citation.json"}</w:instrText>
      </w:r>
      <w:r>
        <w:fldChar w:fldCharType="separate"/>
      </w:r>
      <w:r w:rsidRPr="008A74DB">
        <w:rPr>
          <w:noProof/>
        </w:rPr>
        <w:t>(Prasetyani 2012)</w:t>
      </w:r>
      <w:r>
        <w:fldChar w:fldCharType="end"/>
      </w:r>
    </w:p>
    <w:p w14:paraId="1A9D824B" w14:textId="73F98F8D" w:rsidR="008A74DB" w:rsidRPr="008A74DB" w:rsidRDefault="00963EAF" w:rsidP="008A74D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A74DB" w:rsidRPr="008A74DB">
        <w:rPr>
          <w:rFonts w:ascii="Calibri" w:hAnsi="Calibri" w:cs="Calibri"/>
          <w:noProof/>
          <w:szCs w:val="24"/>
        </w:rPr>
        <w:t>Muharor, Muzaki. “PENTINGNYA DESAIN PODUK DALAM INOVASI PRODUK.”</w:t>
      </w:r>
    </w:p>
    <w:p w14:paraId="279C3ECE" w14:textId="77777777" w:rsidR="008A74DB" w:rsidRPr="008A74DB" w:rsidRDefault="008A74DB" w:rsidP="008A74DB">
      <w:pPr>
        <w:widowControl w:val="0"/>
        <w:autoSpaceDE w:val="0"/>
        <w:autoSpaceDN w:val="0"/>
        <w:adjustRightInd w:val="0"/>
        <w:spacing w:line="240" w:lineRule="auto"/>
        <w:ind w:left="480" w:hanging="480"/>
        <w:rPr>
          <w:rFonts w:ascii="Calibri" w:hAnsi="Calibri" w:cs="Calibri"/>
          <w:noProof/>
        </w:rPr>
      </w:pPr>
      <w:r w:rsidRPr="008A74DB">
        <w:rPr>
          <w:rFonts w:ascii="Calibri" w:hAnsi="Calibri" w:cs="Calibri"/>
          <w:noProof/>
          <w:szCs w:val="24"/>
        </w:rPr>
        <w:t>Prasetyani, Indriyatri Rima. 2012. “ANALISIS FAKTOR – FAKTOR YANG MEMPENGARUHI PERILAKU KONSUMEN NETIZEN TERHADAP MINAT BELI PRODUK SMARTPHONE SAMSUNG GALAXY SERIES (Studi Pada Netizen Di Kota Semarang).” : 13–19. http://eprints.undip.ac.id/36004/.</w:t>
      </w:r>
    </w:p>
    <w:p w14:paraId="52E6627C" w14:textId="20246131" w:rsidR="00963EAF" w:rsidRDefault="00963EAF">
      <w:r>
        <w:fldChar w:fldCharType="end"/>
      </w:r>
    </w:p>
    <w:sectPr w:rsidR="00963E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A37"/>
    <w:rsid w:val="00005E90"/>
    <w:rsid w:val="00223A37"/>
    <w:rsid w:val="005F381D"/>
    <w:rsid w:val="008A74DB"/>
    <w:rsid w:val="00963EAF"/>
    <w:rsid w:val="00EE57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79D0E"/>
  <w15:chartTrackingRefBased/>
  <w15:docId w15:val="{79F3B35B-99B9-4D3E-883F-EDC041BCC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2ADDE-F0E3-48F7-A9E0-E0D69D138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Pages>
  <Words>427</Words>
  <Characters>2436</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win sibarani</dc:creator>
  <cp:keywords/>
  <dc:description/>
  <cp:lastModifiedBy>darwin sibarani</cp:lastModifiedBy>
  <cp:revision>2</cp:revision>
  <dcterms:created xsi:type="dcterms:W3CDTF">2022-03-30T08:52:00Z</dcterms:created>
  <dcterms:modified xsi:type="dcterms:W3CDTF">2022-03-30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b7d5d8-e710-3974-9aa9-fc168d770c7f</vt:lpwstr>
  </property>
  <property fmtid="{D5CDD505-2E9C-101B-9397-08002B2CF9AE}" pid="24" name="Mendeley Citation Style_1">
    <vt:lpwstr>http://www.zotero.org/styles/american-political-science-association</vt:lpwstr>
  </property>
</Properties>
</file>